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A01" w:rsidRPr="00677244" w:rsidRDefault="008E76E7" w:rsidP="00187A01">
      <w:pPr>
        <w:spacing w:line="360" w:lineRule="auto"/>
        <w:rPr>
          <w:lang w:val="en-GB"/>
        </w:rPr>
      </w:pPr>
      <w:bookmarkStart w:id="0" w:name="_GoBack"/>
      <w:bookmarkEnd w:id="0"/>
      <w:r w:rsidRPr="008E76E7">
        <w:rPr>
          <w:b/>
          <w:lang w:val="en-GB"/>
        </w:rPr>
        <w:t>Comparing spatial prioritization methods for biodiversity conservation and ecosystem service supply in Europe</w:t>
      </w:r>
    </w:p>
    <w:p w:rsidR="00187A01" w:rsidRPr="00F47056" w:rsidRDefault="00187A01" w:rsidP="00187A01">
      <w:pPr>
        <w:spacing w:line="360" w:lineRule="auto"/>
        <w:rPr>
          <w:lang w:val="en-US"/>
        </w:rPr>
      </w:pPr>
      <w:r w:rsidRPr="00F47056">
        <w:rPr>
          <w:b/>
          <w:lang w:val="en-US"/>
        </w:rPr>
        <w:t>Joona Lehtomäki</w:t>
      </w:r>
      <w:r w:rsidRPr="00F47056">
        <w:rPr>
          <w:vertAlign w:val="superscript"/>
          <w:lang w:val="en-US"/>
        </w:rPr>
        <w:t>1*</w:t>
      </w:r>
      <w:r w:rsidRPr="00F47056">
        <w:rPr>
          <w:lang w:val="en-US"/>
        </w:rPr>
        <w:t xml:space="preserve"> and </w:t>
      </w:r>
      <w:r w:rsidRPr="00F47056">
        <w:rPr>
          <w:b/>
          <w:lang w:val="en-US"/>
        </w:rPr>
        <w:t>Peter verburg</w:t>
      </w:r>
      <w:r w:rsidRPr="00F47056">
        <w:rPr>
          <w:vertAlign w:val="superscript"/>
          <w:lang w:val="en-US"/>
        </w:rPr>
        <w:t>1</w:t>
      </w:r>
    </w:p>
    <w:p w:rsidR="00187A01" w:rsidRPr="00F47056" w:rsidRDefault="00187A01" w:rsidP="00187A01">
      <w:pPr>
        <w:spacing w:line="360" w:lineRule="auto"/>
        <w:rPr>
          <w:lang w:val="en-US"/>
        </w:rPr>
      </w:pPr>
    </w:p>
    <w:p w:rsidR="00187A01" w:rsidRPr="00677244" w:rsidRDefault="00187A01" w:rsidP="00187A01">
      <w:pPr>
        <w:spacing w:line="360" w:lineRule="auto"/>
        <w:rPr>
          <w:lang w:val="en-GB"/>
        </w:rPr>
      </w:pPr>
      <w:r w:rsidRPr="00677244">
        <w:rPr>
          <w:vertAlign w:val="superscript"/>
          <w:lang w:val="en-GB"/>
        </w:rPr>
        <w:t>1</w:t>
      </w:r>
      <w:r w:rsidR="00BB3C85">
        <w:rPr>
          <w:lang w:val="en-GB"/>
        </w:rPr>
        <w:t>Environemntal Geography Group, D</w:t>
      </w:r>
      <w:r w:rsidRPr="00677244">
        <w:rPr>
          <w:lang w:val="en-GB"/>
        </w:rPr>
        <w:t xml:space="preserve">epartment of </w:t>
      </w:r>
      <w:r w:rsidR="00BB3C85">
        <w:rPr>
          <w:lang w:val="en-GB"/>
        </w:rPr>
        <w:t>Earth Sciences</w:t>
      </w:r>
      <w:r w:rsidRPr="00677244">
        <w:rPr>
          <w:lang w:val="en-GB"/>
        </w:rPr>
        <w:t xml:space="preserve">, </w:t>
      </w:r>
      <w:r w:rsidR="00BB3C85">
        <w:rPr>
          <w:lang w:val="en-GB"/>
        </w:rPr>
        <w:t>De Boelelaan 1105, 1081 HV Amsterdam,</w:t>
      </w:r>
      <w:r w:rsidRPr="00677244">
        <w:rPr>
          <w:lang w:val="en-GB"/>
        </w:rPr>
        <w:t xml:space="preserve"> </w:t>
      </w:r>
      <w:r w:rsidR="00BB3C85">
        <w:rPr>
          <w:lang w:val="en-GB"/>
        </w:rPr>
        <w:t>Vrije Universiteit Amsterdam</w:t>
      </w:r>
      <w:r w:rsidRPr="00677244">
        <w:rPr>
          <w:lang w:val="en-GB"/>
        </w:rPr>
        <w:t xml:space="preserve">, </w:t>
      </w:r>
      <w:r w:rsidR="004C4CFE">
        <w:rPr>
          <w:lang w:val="en-GB"/>
        </w:rPr>
        <w:t>t</w:t>
      </w:r>
      <w:r w:rsidR="00BB3C85">
        <w:rPr>
          <w:lang w:val="en-GB"/>
        </w:rPr>
        <w:t>he Netherlands</w:t>
      </w:r>
      <w:r w:rsidRPr="00677244">
        <w:rPr>
          <w:lang w:val="en-GB"/>
        </w:rPr>
        <w:t xml:space="preserve">. </w:t>
      </w:r>
    </w:p>
    <w:p w:rsidR="00187A01" w:rsidRPr="00B45596" w:rsidRDefault="00187A01" w:rsidP="00187A01">
      <w:pPr>
        <w:pStyle w:val="Header"/>
        <w:suppressLineNumbers w:val="0"/>
        <w:spacing w:line="360" w:lineRule="auto"/>
        <w:rPr>
          <w:rFonts w:cs="Times New Roman"/>
          <w:sz w:val="22"/>
          <w:szCs w:val="22"/>
          <w:lang w:val="en-GB"/>
        </w:rPr>
      </w:pPr>
      <w:r w:rsidRPr="00B45596">
        <w:rPr>
          <w:rFonts w:cs="Times New Roman"/>
          <w:sz w:val="22"/>
          <w:szCs w:val="22"/>
          <w:lang w:val="en-GB"/>
        </w:rPr>
        <w:t>* Corresponding author</w:t>
      </w:r>
    </w:p>
    <w:p w:rsidR="00187A01" w:rsidRPr="00677244" w:rsidRDefault="00187A01" w:rsidP="00187A01">
      <w:pPr>
        <w:spacing w:line="360" w:lineRule="auto"/>
        <w:rPr>
          <w:lang w:val="en-GB"/>
        </w:rPr>
      </w:pPr>
    </w:p>
    <w:p w:rsidR="00187A01" w:rsidRPr="00677244" w:rsidRDefault="00187A01" w:rsidP="00F47056">
      <w:pPr>
        <w:spacing w:line="360" w:lineRule="auto"/>
        <w:ind w:left="2608" w:hanging="2608"/>
        <w:rPr>
          <w:lang w:val="en-GB"/>
        </w:rPr>
      </w:pPr>
      <w:r w:rsidRPr="00677244">
        <w:rPr>
          <w:b/>
          <w:lang w:val="en-GB"/>
        </w:rPr>
        <w:t>Contact:</w:t>
      </w:r>
      <w:r w:rsidRPr="00677244">
        <w:rPr>
          <w:lang w:val="en-GB"/>
        </w:rPr>
        <w:tab/>
        <w:t>j</w:t>
      </w:r>
      <w:r w:rsidR="004D64E2">
        <w:rPr>
          <w:lang w:val="en-GB"/>
        </w:rPr>
        <w:t>.lehtomaki</w:t>
      </w:r>
      <w:r w:rsidRPr="00677244">
        <w:rPr>
          <w:lang w:val="en-GB"/>
        </w:rPr>
        <w:t>@</w:t>
      </w:r>
      <w:r w:rsidR="004D64E2">
        <w:rPr>
          <w:lang w:val="en-GB"/>
        </w:rPr>
        <w:t>vu.nl</w:t>
      </w:r>
      <w:r w:rsidRPr="00677244">
        <w:rPr>
          <w:lang w:val="en-GB"/>
        </w:rPr>
        <w:t xml:space="preserve">, </w:t>
      </w:r>
      <w:r w:rsidR="00F47056">
        <w:rPr>
          <w:lang w:val="en-GB"/>
        </w:rPr>
        <w:tab/>
      </w:r>
      <w:r w:rsidR="00F47056" w:rsidRPr="00677244">
        <w:rPr>
          <w:lang w:val="en-GB"/>
        </w:rPr>
        <w:t>tel. +</w:t>
      </w:r>
      <w:r w:rsidR="00F47056">
        <w:rPr>
          <w:lang w:val="en-GB"/>
        </w:rPr>
        <w:t>31-20</w:t>
      </w:r>
      <w:r w:rsidR="00F47056" w:rsidRPr="00677244">
        <w:rPr>
          <w:lang w:val="en-GB"/>
        </w:rPr>
        <w:t>-</w:t>
      </w:r>
      <w:r w:rsidR="00F47056">
        <w:rPr>
          <w:lang w:val="en-GB"/>
        </w:rPr>
        <w:t>59-</w:t>
      </w:r>
      <w:r w:rsidR="00F47056" w:rsidRPr="005D0780">
        <w:rPr>
          <w:lang w:val="en-GB"/>
        </w:rPr>
        <w:t>87294</w:t>
      </w:r>
      <w:r w:rsidR="00F47056">
        <w:rPr>
          <w:lang w:val="en-GB"/>
        </w:rPr>
        <w:br/>
        <w:t xml:space="preserve">ORCID: </w:t>
      </w:r>
      <w:r w:rsidR="00F47056" w:rsidRPr="00F47056">
        <w:rPr>
          <w:lang w:val="en-GB"/>
        </w:rPr>
        <w:t>0000-0002-7891-0843</w:t>
      </w:r>
    </w:p>
    <w:p w:rsidR="00187A01" w:rsidRPr="00677244" w:rsidRDefault="00187A01" w:rsidP="00187A01">
      <w:pPr>
        <w:spacing w:line="360" w:lineRule="auto"/>
        <w:rPr>
          <w:lang w:val="en-GB"/>
        </w:rPr>
      </w:pPr>
      <w:r w:rsidRPr="00677244">
        <w:rPr>
          <w:lang w:val="en-GB"/>
        </w:rPr>
        <w:tab/>
      </w:r>
      <w:r w:rsidRPr="00677244">
        <w:rPr>
          <w:lang w:val="en-GB"/>
        </w:rPr>
        <w:tab/>
      </w:r>
      <w:r w:rsidR="009269DB">
        <w:rPr>
          <w:lang w:val="en-GB"/>
        </w:rPr>
        <w:t>peter.verburg</w:t>
      </w:r>
      <w:r w:rsidRPr="00677244">
        <w:rPr>
          <w:lang w:val="en-GB"/>
        </w:rPr>
        <w:t>@</w:t>
      </w:r>
      <w:r w:rsidR="009269DB">
        <w:rPr>
          <w:lang w:val="en-GB"/>
        </w:rPr>
        <w:t>vu</w:t>
      </w:r>
      <w:r w:rsidRPr="00677244">
        <w:rPr>
          <w:lang w:val="en-GB"/>
        </w:rPr>
        <w:t>.</w:t>
      </w:r>
      <w:r w:rsidR="009269DB">
        <w:rPr>
          <w:lang w:val="en-GB"/>
        </w:rPr>
        <w:t>nl</w:t>
      </w:r>
      <w:r w:rsidR="00F47056">
        <w:rPr>
          <w:lang w:val="en-GB"/>
        </w:rPr>
        <w:t>,</w:t>
      </w:r>
      <w:r w:rsidR="00F47056">
        <w:rPr>
          <w:lang w:val="en-GB"/>
        </w:rPr>
        <w:tab/>
      </w:r>
      <w:r w:rsidRPr="00677244">
        <w:rPr>
          <w:lang w:val="en-GB"/>
        </w:rPr>
        <w:t xml:space="preserve">tel. </w:t>
      </w:r>
      <w:r w:rsidR="00A8573D" w:rsidRPr="00677244">
        <w:rPr>
          <w:lang w:val="en-GB"/>
        </w:rPr>
        <w:t>+</w:t>
      </w:r>
      <w:r w:rsidR="00A8573D">
        <w:rPr>
          <w:lang w:val="en-GB"/>
        </w:rPr>
        <w:t>31-20</w:t>
      </w:r>
      <w:r w:rsidR="00A8573D" w:rsidRPr="00677244">
        <w:rPr>
          <w:lang w:val="en-GB"/>
        </w:rPr>
        <w:t>-</w:t>
      </w:r>
      <w:r w:rsidR="00A8573D">
        <w:rPr>
          <w:lang w:val="en-GB"/>
        </w:rPr>
        <w:t>59-</w:t>
      </w:r>
      <w:r w:rsidR="00A8573D" w:rsidRPr="00A8573D">
        <w:rPr>
          <w:lang w:val="en-GB"/>
        </w:rPr>
        <w:t>83594</w:t>
      </w:r>
    </w:p>
    <w:p w:rsidR="00187A01" w:rsidRPr="00677244" w:rsidRDefault="00187A01" w:rsidP="00187A01">
      <w:pPr>
        <w:spacing w:line="360" w:lineRule="auto"/>
        <w:rPr>
          <w:lang w:val="en-GB"/>
        </w:rPr>
      </w:pPr>
    </w:p>
    <w:p w:rsidR="00187A01" w:rsidRPr="00677244" w:rsidRDefault="00187A01" w:rsidP="00187A01">
      <w:pPr>
        <w:spacing w:line="360" w:lineRule="auto"/>
        <w:rPr>
          <w:lang w:val="en-GB"/>
        </w:rPr>
      </w:pPr>
      <w:r w:rsidRPr="00677244">
        <w:rPr>
          <w:b/>
          <w:lang w:val="en-GB"/>
        </w:rPr>
        <w:t>Type of paper:</w:t>
      </w:r>
      <w:r w:rsidRPr="00677244">
        <w:rPr>
          <w:lang w:val="en-GB"/>
        </w:rPr>
        <w:t xml:space="preserve"> </w:t>
      </w:r>
      <w:r w:rsidRPr="00677244">
        <w:rPr>
          <w:lang w:val="en-GB"/>
        </w:rPr>
        <w:tab/>
      </w:r>
      <w:r w:rsidR="00617662">
        <w:rPr>
          <w:lang w:val="en-GB"/>
        </w:rPr>
        <w:t xml:space="preserve">Environmental modelling and software, </w:t>
      </w:r>
      <w:r w:rsidR="00AD5D42">
        <w:rPr>
          <w:lang w:val="en-GB"/>
        </w:rPr>
        <w:t>Research article</w:t>
      </w:r>
    </w:p>
    <w:p w:rsidR="00187A01" w:rsidRDefault="00187A01" w:rsidP="00187A01">
      <w:pPr>
        <w:spacing w:line="360" w:lineRule="auto"/>
        <w:rPr>
          <w:lang w:val="en-GB"/>
        </w:rPr>
      </w:pPr>
      <w:r w:rsidRPr="00677244">
        <w:rPr>
          <w:b/>
          <w:lang w:val="en-GB"/>
        </w:rPr>
        <w:t>Running title:</w:t>
      </w:r>
      <w:r w:rsidRPr="00677244">
        <w:rPr>
          <w:lang w:val="en-GB"/>
        </w:rPr>
        <w:t xml:space="preserve"> </w:t>
      </w:r>
      <w:r w:rsidRPr="00677244">
        <w:rPr>
          <w:lang w:val="en-GB"/>
        </w:rPr>
        <w:tab/>
      </w:r>
      <w:r>
        <w:rPr>
          <w:lang w:val="en-GB"/>
        </w:rPr>
        <w:tab/>
      </w:r>
      <w:r w:rsidR="00AD5D42">
        <w:rPr>
          <w:lang w:val="en-GB"/>
        </w:rPr>
        <w:t>Spatial prioritization comparison</w:t>
      </w:r>
    </w:p>
    <w:p w:rsidR="00D41C96" w:rsidRDefault="00D41C96" w:rsidP="005E3714">
      <w:pPr>
        <w:spacing w:line="360" w:lineRule="auto"/>
        <w:ind w:left="2610" w:hanging="2610"/>
        <w:rPr>
          <w:b/>
          <w:lang w:val="en-GB"/>
        </w:rPr>
      </w:pPr>
      <w:r>
        <w:rPr>
          <w:b/>
          <w:lang w:val="en-GB"/>
        </w:rPr>
        <w:t>Manuscript version:</w:t>
      </w:r>
      <w:r>
        <w:rPr>
          <w:b/>
          <w:lang w:val="en-GB"/>
        </w:rPr>
        <w:tab/>
      </w:r>
      <w:r w:rsidRPr="00162393">
        <w:rPr>
          <w:lang w:val="en-GB"/>
        </w:rPr>
        <w:t>0.1</w:t>
      </w:r>
      <w:r w:rsidR="001C58F6">
        <w:rPr>
          <w:lang w:val="en-GB"/>
        </w:rPr>
        <w:t xml:space="preserve"> (see also associated </w:t>
      </w:r>
      <w:r w:rsidR="00E13FB4">
        <w:rPr>
          <w:lang w:val="en-GB"/>
        </w:rPr>
        <w:t>NEWS</w:t>
      </w:r>
      <w:r w:rsidR="001C58F6">
        <w:rPr>
          <w:lang w:val="en-GB"/>
        </w:rPr>
        <w:t>.md)</w:t>
      </w:r>
    </w:p>
    <w:p w:rsidR="00F47056" w:rsidRDefault="000466FF" w:rsidP="005E3714">
      <w:pPr>
        <w:spacing w:line="360" w:lineRule="auto"/>
        <w:ind w:left="2610" w:hanging="2610"/>
        <w:rPr>
          <w:lang w:val="en-GB"/>
        </w:rPr>
      </w:pPr>
      <w:r w:rsidRPr="00D41C96">
        <w:rPr>
          <w:b/>
          <w:lang w:val="en-GB"/>
        </w:rPr>
        <w:t>Manuscript statistics:</w:t>
      </w:r>
      <w:r>
        <w:rPr>
          <w:lang w:val="en-GB"/>
        </w:rPr>
        <w:tab/>
      </w:r>
      <w:r w:rsidR="008F4976">
        <w:rPr>
          <w:lang w:val="en-GB"/>
        </w:rPr>
        <w:t>236 words (abstract)</w:t>
      </w:r>
      <w:r w:rsidR="008F4976">
        <w:rPr>
          <w:lang w:val="en-GB"/>
        </w:rPr>
        <w:br/>
      </w:r>
      <w:r w:rsidR="0082161B">
        <w:rPr>
          <w:lang w:val="en-GB"/>
        </w:rPr>
        <w:t>178</w:t>
      </w:r>
      <w:r w:rsidR="00C25C04">
        <w:rPr>
          <w:lang w:val="en-GB"/>
        </w:rPr>
        <w:t xml:space="preserve"> </w:t>
      </w:r>
      <w:r w:rsidR="005E3714">
        <w:rPr>
          <w:lang w:val="en-GB"/>
        </w:rPr>
        <w:t>words</w:t>
      </w:r>
      <w:r w:rsidR="004076B9">
        <w:rPr>
          <w:lang w:val="en-GB"/>
        </w:rPr>
        <w:t xml:space="preserve"> (main text)</w:t>
      </w:r>
      <w:r w:rsidR="004076B9">
        <w:rPr>
          <w:lang w:val="en-GB"/>
        </w:rPr>
        <w:br/>
      </w:r>
      <w:r w:rsidR="00AB0299">
        <w:rPr>
          <w:lang w:val="en-GB"/>
        </w:rPr>
        <w:t>694</w:t>
      </w:r>
      <w:r w:rsidR="004076B9">
        <w:rPr>
          <w:lang w:val="en-GB"/>
        </w:rPr>
        <w:t xml:space="preserve"> words (everything)</w:t>
      </w:r>
      <w:r w:rsidR="007E2C45">
        <w:rPr>
          <w:lang w:val="en-GB"/>
        </w:rPr>
        <w:br/>
        <w:t>7</w:t>
      </w:r>
      <w:r w:rsidR="005E3714">
        <w:rPr>
          <w:lang w:val="en-GB"/>
        </w:rPr>
        <w:t xml:space="preserve"> references</w:t>
      </w:r>
      <w:r w:rsidR="005E3714">
        <w:rPr>
          <w:lang w:val="en-GB"/>
        </w:rPr>
        <w:br/>
      </w:r>
      <w:r w:rsidR="00D03464">
        <w:rPr>
          <w:lang w:val="en-GB"/>
        </w:rPr>
        <w:t>XX f</w:t>
      </w:r>
      <w:r w:rsidR="005E3714">
        <w:rPr>
          <w:lang w:val="en-GB"/>
        </w:rPr>
        <w:t>igures</w:t>
      </w:r>
      <w:r w:rsidR="005E3714">
        <w:rPr>
          <w:lang w:val="en-GB"/>
        </w:rPr>
        <w:br/>
        <w:t>XX tables</w:t>
      </w:r>
    </w:p>
    <w:p w:rsidR="00F47056" w:rsidRDefault="00F47056">
      <w:pPr>
        <w:suppressAutoHyphens w:val="0"/>
        <w:rPr>
          <w:lang w:val="en-GB"/>
        </w:rPr>
      </w:pPr>
      <w:r>
        <w:rPr>
          <w:lang w:val="en-GB"/>
        </w:rPr>
        <w:br w:type="page"/>
      </w:r>
    </w:p>
    <w:p w:rsidR="00334058" w:rsidRDefault="00F47056" w:rsidP="00334058">
      <w:pPr>
        <w:spacing w:line="360" w:lineRule="auto"/>
        <w:rPr>
          <w:b/>
          <w:lang w:val="en-GB"/>
        </w:rPr>
      </w:pPr>
      <w:r w:rsidRPr="00F47056">
        <w:rPr>
          <w:b/>
          <w:lang w:val="en-GB"/>
        </w:rPr>
        <w:lastRenderedPageBreak/>
        <w:t>Abstract</w:t>
      </w:r>
      <w:r>
        <w:rPr>
          <w:b/>
          <w:lang w:val="en-GB"/>
        </w:rPr>
        <w:t xml:space="preserve">: </w:t>
      </w:r>
    </w:p>
    <w:p w:rsidR="00F47056" w:rsidRPr="00334058" w:rsidRDefault="00334058" w:rsidP="00334058">
      <w:pPr>
        <w:spacing w:line="360" w:lineRule="auto"/>
        <w:rPr>
          <w:b/>
          <w:lang w:val="en-GB"/>
        </w:rPr>
      </w:pPr>
      <w:r w:rsidRPr="00334058">
        <w:rPr>
          <w:lang w:val="en-GB"/>
        </w:rPr>
        <w:t>Identifying priority areas that simultaneously target safeguarding the supply of ecosystem services as well as biodiversity underlying the supply of ecosystem services is essential for well-informed decision-making on land use and conservation planning. Multiple methods for the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rsidR="00F47056" w:rsidRDefault="00F47056" w:rsidP="005E3714">
      <w:pPr>
        <w:spacing w:line="360" w:lineRule="auto"/>
        <w:ind w:left="2610" w:hanging="2610"/>
        <w:rPr>
          <w:b/>
          <w:lang w:val="en-GB"/>
        </w:rPr>
      </w:pPr>
    </w:p>
    <w:p w:rsidR="00F47056" w:rsidRDefault="00F47056" w:rsidP="00CB5A01">
      <w:pPr>
        <w:spacing w:line="360" w:lineRule="auto"/>
        <w:rPr>
          <w:lang w:val="en-GB"/>
        </w:rPr>
      </w:pPr>
      <w:r>
        <w:rPr>
          <w:b/>
          <w:lang w:val="en-GB"/>
        </w:rPr>
        <w:t>Keywords:</w:t>
      </w:r>
      <w:r w:rsidR="0077615E">
        <w:rPr>
          <w:b/>
          <w:lang w:val="en-GB"/>
        </w:rPr>
        <w:t xml:space="preserve"> </w:t>
      </w:r>
      <w:r w:rsidR="0077615E">
        <w:rPr>
          <w:lang w:val="en-GB"/>
        </w:rPr>
        <w:t>spatial prioritization; ecosystem services; biodiversity conservation; Zonation; optimization</w:t>
      </w:r>
      <w:r w:rsidR="00095B06">
        <w:rPr>
          <w:lang w:val="en-GB"/>
        </w:rPr>
        <w:t>; environmental decision-making</w:t>
      </w:r>
    </w:p>
    <w:p w:rsidR="00D347D2" w:rsidRPr="0077615E" w:rsidRDefault="00D347D2" w:rsidP="00CB5A01">
      <w:pPr>
        <w:spacing w:line="360" w:lineRule="auto"/>
        <w:rPr>
          <w:lang w:val="en-GB"/>
        </w:rPr>
      </w:pPr>
      <w:r w:rsidRPr="00D347D2">
        <w:rPr>
          <w:b/>
          <w:lang w:val="en-GB"/>
        </w:rPr>
        <w:t>Software and/or data availability:</w:t>
      </w:r>
    </w:p>
    <w:p w:rsidR="00F47056" w:rsidRDefault="00F47056">
      <w:pPr>
        <w:suppressAutoHyphens w:val="0"/>
        <w:rPr>
          <w:b/>
          <w:lang w:val="en-GB"/>
        </w:rPr>
      </w:pPr>
      <w:r>
        <w:rPr>
          <w:b/>
          <w:lang w:val="en-GB"/>
        </w:rPr>
        <w:br w:type="page"/>
      </w:r>
    </w:p>
    <w:p w:rsidR="00F47056" w:rsidRPr="001A7502" w:rsidRDefault="00F47056" w:rsidP="001A7502">
      <w:pPr>
        <w:pStyle w:val="Heading1"/>
      </w:pPr>
      <w:r w:rsidRPr="001A7502">
        <w:t>1. Introduction</w:t>
      </w:r>
    </w:p>
    <w:p w:rsidR="007E4898" w:rsidRDefault="002F4879" w:rsidP="005C30AD">
      <w:pPr>
        <w:spacing w:line="360" w:lineRule="auto"/>
        <w:rPr>
          <w:lang w:val="en-GB"/>
        </w:rPr>
      </w:pPr>
      <w:r>
        <w:rPr>
          <w:lang w:val="en-GB"/>
        </w:rPr>
        <w:t xml:space="preserve">Ecosystem services, </w:t>
      </w:r>
      <w:r w:rsidR="00A25133">
        <w:rPr>
          <w:lang w:val="en-GB"/>
        </w:rPr>
        <w:t>activities</w:t>
      </w:r>
      <w:r w:rsidR="00A25133" w:rsidRPr="00A25133">
        <w:rPr>
          <w:lang w:val="en-GB"/>
        </w:rPr>
        <w:t xml:space="preserve"> or function</w:t>
      </w:r>
      <w:r w:rsidR="00A25133">
        <w:rPr>
          <w:lang w:val="en-GB"/>
        </w:rPr>
        <w:t>s</w:t>
      </w:r>
      <w:r w:rsidR="00A25133" w:rsidRPr="00A25133">
        <w:rPr>
          <w:lang w:val="en-GB"/>
        </w:rPr>
        <w:t xml:space="preserve"> of ecosystem</w:t>
      </w:r>
      <w:r w:rsidR="00A25133">
        <w:rPr>
          <w:lang w:val="en-GB"/>
        </w:rPr>
        <w:t>s that provide</w:t>
      </w:r>
      <w:r w:rsidR="00A25133" w:rsidRPr="00A25133">
        <w:rPr>
          <w:lang w:val="en-GB"/>
        </w:rPr>
        <w:t xml:space="preserve"> benefit (or occasionally disbenefit) to humans</w:t>
      </w:r>
      <w:r w:rsidR="00A25133">
        <w:rPr>
          <w:lang w:val="en-GB"/>
        </w:rPr>
        <w:t xml:space="preserve"> </w:t>
      </w:r>
      <w:r>
        <w:rPr>
          <w:lang w:val="en-GB"/>
        </w:rPr>
        <w:fldChar w:fldCharType="begin" w:fldLock="1"/>
      </w:r>
      <w:r w:rsidR="000C4F3B">
        <w:rPr>
          <w:lang w:val="en-GB"/>
        </w:rPr>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Pr>
          <w:lang w:val="en-GB"/>
        </w:rPr>
        <w:fldChar w:fldCharType="separate"/>
      </w:r>
      <w:r w:rsidRPr="002F4879">
        <w:rPr>
          <w:noProof/>
          <w:lang w:val="en-GB"/>
        </w:rPr>
        <w:t>(Mace et al., 2012)</w:t>
      </w:r>
      <w:r>
        <w:rPr>
          <w:lang w:val="en-GB"/>
        </w:rPr>
        <w:fldChar w:fldCharType="end"/>
      </w:r>
      <w:r>
        <w:rPr>
          <w:lang w:val="en-GB"/>
        </w:rPr>
        <w:t xml:space="preserve">, is today one of the most popular concepts guiding decisions on environmental management. </w:t>
      </w:r>
      <w:r w:rsidR="004510FB">
        <w:rPr>
          <w:lang w:val="en-GB"/>
        </w:rPr>
        <w:t xml:space="preserve">Ecosystems are thought to provide a broad spectrum of different services that directly or indirectly contribute to the human well-being on multiple spatiotemporal scales (REFS). </w:t>
      </w:r>
      <w:r w:rsidR="00D265C1">
        <w:rPr>
          <w:lang w:val="en-GB"/>
        </w:rPr>
        <w:t xml:space="preserve">Given the strong emphasis placed on ecosystem services especially in the national and international policy arenas (REFS), the operationalization of the concept of ecosystem services is still well underway. </w:t>
      </w:r>
      <w:r w:rsidR="001D5DE4">
        <w:rPr>
          <w:lang w:val="en-GB"/>
        </w:rPr>
        <w:t xml:space="preserve">Part of this operationalization process is the development of methods and tools for spatial planning that integrates multiple objectives simultaneously in a transparent and cost-effective manner. </w:t>
      </w:r>
      <w:r w:rsidR="00AC47E0">
        <w:rPr>
          <w:lang w:val="en-GB"/>
        </w:rPr>
        <w:t xml:space="preserve">Spatial planning and spatial support systems are widely studied </w:t>
      </w:r>
      <w:r w:rsidR="0090702B">
        <w:rPr>
          <w:lang w:val="en-GB"/>
        </w:rPr>
        <w:t xml:space="preserve">and used in environmental context </w:t>
      </w:r>
      <w:r w:rsidR="00AC47E0">
        <w:rPr>
          <w:lang w:val="en-GB"/>
        </w:rPr>
        <w:t xml:space="preserve">in land use, natural resource, urban and conservation planning (REFS). </w:t>
      </w:r>
      <w:r w:rsidR="0090702B">
        <w:rPr>
          <w:lang w:val="en-GB"/>
        </w:rPr>
        <w:t xml:space="preserve">For practical relevance, spatial planning needs to be able to include ecological, economic and social factors relevant for whatever decision-making problem is at hand. </w:t>
      </w:r>
      <w:r w:rsidR="00F764C7">
        <w:rPr>
          <w:lang w:val="en-GB"/>
        </w:rPr>
        <w:t>Integrating spatial planning with decision-analytical methods has been done under the rubrics such as multi-criteria decision making</w:t>
      </w:r>
      <w:r w:rsidR="0015204A">
        <w:rPr>
          <w:lang w:val="en-GB"/>
        </w:rPr>
        <w:t xml:space="preserve"> (REFS)</w:t>
      </w:r>
      <w:r w:rsidR="00F764C7">
        <w:rPr>
          <w:lang w:val="en-GB"/>
        </w:rPr>
        <w:t>, XXX</w:t>
      </w:r>
      <w:r w:rsidR="0015204A">
        <w:rPr>
          <w:lang w:val="en-GB"/>
        </w:rPr>
        <w:t xml:space="preserve"> (REFS)</w:t>
      </w:r>
      <w:r w:rsidR="00F764C7">
        <w:rPr>
          <w:lang w:val="en-GB"/>
        </w:rPr>
        <w:t xml:space="preserve"> and XXX</w:t>
      </w:r>
      <w:r w:rsidR="0015204A">
        <w:rPr>
          <w:lang w:val="en-GB"/>
        </w:rPr>
        <w:t xml:space="preserve"> (REFS)</w:t>
      </w:r>
      <w:r w:rsidR="00F764C7">
        <w:rPr>
          <w:lang w:val="en-GB"/>
        </w:rPr>
        <w:t xml:space="preserve">. </w:t>
      </w:r>
    </w:p>
    <w:p w:rsidR="000C4F3B" w:rsidRDefault="0015204A" w:rsidP="005C30AD">
      <w:pPr>
        <w:spacing w:line="360" w:lineRule="auto"/>
        <w:rPr>
          <w:lang w:val="en-US"/>
        </w:rPr>
      </w:pPr>
      <w:r>
        <w:rPr>
          <w:lang w:val="en-GB"/>
        </w:rPr>
        <w:t>In the field of c</w:t>
      </w:r>
      <w:r w:rsidR="004A3379">
        <w:rPr>
          <w:lang w:val="en-GB"/>
        </w:rPr>
        <w:t xml:space="preserve">onservation science, systematic conservation planning </w:t>
      </w:r>
      <w:r w:rsidR="004A3379">
        <w:rPr>
          <w:lang w:val="en-GB"/>
        </w:rPr>
        <w:fldChar w:fldCharType="begin" w:fldLock="1"/>
      </w:r>
      <w:r w:rsidR="00B211F7">
        <w:rPr>
          <w:lang w:val="en-GB"/>
        </w:rP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rsidR="004A3379">
        <w:rPr>
          <w:lang w:val="en-GB"/>
        </w:rPr>
        <w:fldChar w:fldCharType="separate"/>
      </w:r>
      <w:r w:rsidR="004A3379" w:rsidRPr="004A3379">
        <w:rPr>
          <w:noProof/>
          <w:lang w:val="en-GB"/>
        </w:rPr>
        <w:t>(Margules and Pressey, 2000)</w:t>
      </w:r>
      <w:r w:rsidR="004A3379">
        <w:rPr>
          <w:lang w:val="en-GB"/>
        </w:rPr>
        <w:fldChar w:fldCharType="end"/>
      </w:r>
      <w:r w:rsidR="004A3379">
        <w:rPr>
          <w:lang w:val="en-GB"/>
        </w:rPr>
        <w:t xml:space="preserve"> has been a particularly influential framework combining  aspects of spatial planning to implementation of biodiversity conservation</w:t>
      </w:r>
      <w:r w:rsidR="00822176">
        <w:rPr>
          <w:lang w:val="en-GB"/>
        </w:rPr>
        <w:t xml:space="preserve"> </w:t>
      </w:r>
      <w:r w:rsidR="00822176">
        <w:rPr>
          <w:lang w:val="en-GB"/>
        </w:rPr>
        <w:fldChar w:fldCharType="begin" w:fldLock="1"/>
      </w:r>
      <w:r w:rsidR="009E5359">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rsidR="00822176">
        <w:rPr>
          <w:lang w:val="en-GB"/>
        </w:rPr>
        <w:fldChar w:fldCharType="separate"/>
      </w:r>
      <w:r w:rsidR="00822176" w:rsidRPr="00822176">
        <w:rPr>
          <w:noProof/>
          <w:lang w:val="en-GB"/>
        </w:rPr>
        <w:t>(Kukkala and Moilanen, 2012)</w:t>
      </w:r>
      <w:r w:rsidR="00822176">
        <w:rPr>
          <w:lang w:val="en-GB"/>
        </w:rPr>
        <w:fldChar w:fldCharType="end"/>
      </w:r>
      <w:r w:rsidR="004A3379">
        <w:rPr>
          <w:lang w:val="en-GB"/>
        </w:rPr>
        <w:t xml:space="preserve">. </w:t>
      </w:r>
      <w:r w:rsidR="00916E09">
        <w:rPr>
          <w:lang w:val="en-GB"/>
        </w:rPr>
        <w:t>Within this broader decision-analytical framework, the more technical biogeographic-economic assessment of which areas are the most important for biodiversity and when and how particular actions should be implemented to achieving conservation goals, is called spatial conservation prioritization</w:t>
      </w:r>
      <w:r w:rsidR="00B211F7">
        <w:rPr>
          <w:lang w:val="en-GB"/>
        </w:rPr>
        <w:t xml:space="preserve"> </w:t>
      </w:r>
      <w:r w:rsidR="00B211F7">
        <w:rPr>
          <w:lang w:val="en-GB"/>
        </w:rPr>
        <w:fldChar w:fldCharType="begin" w:fldLock="1"/>
      </w:r>
      <w:r w:rsidR="00261020">
        <w:rPr>
          <w:lang w:val="en-GB"/>
        </w:rP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rsidR="00B211F7">
        <w:rPr>
          <w:lang w:val="en-GB"/>
        </w:rPr>
        <w:fldChar w:fldCharType="separate"/>
      </w:r>
      <w:r w:rsidR="00B211F7" w:rsidRPr="00B211F7">
        <w:rPr>
          <w:noProof/>
          <w:lang w:val="en-GB"/>
        </w:rPr>
        <w:t>(Ferrier and Wintle, 2009; Kukkala and Moilanen, 2012; Wilson et al., 2007)</w:t>
      </w:r>
      <w:r w:rsidR="00B211F7">
        <w:rPr>
          <w:lang w:val="en-GB"/>
        </w:rPr>
        <w:fldChar w:fldCharType="end"/>
      </w:r>
      <w:r w:rsidR="00916E09">
        <w:rPr>
          <w:lang w:val="en-GB"/>
        </w:rPr>
        <w:t xml:space="preserve">. </w:t>
      </w:r>
      <w:r w:rsidR="00261020">
        <w:rPr>
          <w:lang w:val="en-GB"/>
        </w:rPr>
        <w:t>In addition to ecological effectiveness, socio-economic efficiency is a key aspect of spatial conservation prioritization: how should limited resources be invested to maximize expected outcomes (the persistence of biodiversity)</w:t>
      </w:r>
      <w:r w:rsidR="00261020">
        <w:rPr>
          <w:lang w:val="en-GB"/>
        </w:rPr>
        <w:fldChar w:fldCharType="begin" w:fldLock="1"/>
      </w:r>
      <w:r w:rsidR="00822176">
        <w:rPr>
          <w:lang w:val="en-GB"/>
        </w:rP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00261020">
        <w:rPr>
          <w:lang w:val="en-GB"/>
        </w:rPr>
        <w:fldChar w:fldCharType="separate"/>
      </w:r>
      <w:r w:rsidR="00261020" w:rsidRPr="00261020">
        <w:rPr>
          <w:noProof/>
          <w:lang w:val="en-GB"/>
        </w:rPr>
        <w:t>(Evans et al., 2015)</w:t>
      </w:r>
      <w:r w:rsidR="00261020">
        <w:rPr>
          <w:lang w:val="en-GB"/>
        </w:rPr>
        <w:fldChar w:fldCharType="end"/>
      </w:r>
      <w:r w:rsidR="000329DC">
        <w:rPr>
          <w:lang w:val="en-GB"/>
        </w:rPr>
        <w:t xml:space="preserve">. </w:t>
      </w:r>
      <w:r w:rsidR="004E19C6">
        <w:rPr>
          <w:lang w:val="en-GB"/>
        </w:rPr>
        <w:t>While spatial conservation prioritization has its origins in designing more ef</w:t>
      </w:r>
      <w:r w:rsidR="0030331C">
        <w:rPr>
          <w:lang w:val="en-GB"/>
        </w:rPr>
        <w:t>fective protected area networks, the underlying principles and methods developed on top of them in are, in fact, suitable for prioritizing between a suite of different actions (REFS).</w:t>
      </w:r>
      <w:r w:rsidR="009E5359">
        <w:rPr>
          <w:lang w:val="en-GB"/>
        </w:rPr>
        <w:t xml:space="preserve"> For example, spatial conservation prioritization has been applied in context of natural resource extraction </w:t>
      </w:r>
      <w:r w:rsidR="009E5359">
        <w:rPr>
          <w:lang w:val="en-GB"/>
        </w:rPr>
        <w:fldChar w:fldCharType="begin" w:fldLock="1"/>
      </w:r>
      <w:r w:rsidR="002C44B1">
        <w:rPr>
          <w:lang w:val="en-GB"/>
        </w:rP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009E5359">
        <w:rPr>
          <w:lang w:val="en-GB"/>
        </w:rPr>
        <w:fldChar w:fldCharType="separate"/>
      </w:r>
      <w:r w:rsidR="009E5359" w:rsidRPr="009E5359">
        <w:rPr>
          <w:noProof/>
          <w:lang w:val="en-GB"/>
        </w:rPr>
        <w:t>(Kareksela et al., 2013)</w:t>
      </w:r>
      <w:r w:rsidR="009E5359">
        <w:rPr>
          <w:lang w:val="en-GB"/>
        </w:rPr>
        <w:fldChar w:fldCharType="end"/>
      </w:r>
      <w:r w:rsidR="009E5359">
        <w:rPr>
          <w:lang w:val="en-GB"/>
        </w:rPr>
        <w:t xml:space="preserve">, </w:t>
      </w:r>
      <w:r w:rsidR="002C44B1">
        <w:rPr>
          <w:lang w:val="en-GB"/>
        </w:rPr>
        <w:t xml:space="preserve">habitat restoration </w:t>
      </w:r>
      <w:r w:rsidR="002C44B1">
        <w:rPr>
          <w:lang w:val="en-GB"/>
        </w:rPr>
        <w:fldChar w:fldCharType="begin" w:fldLock="1"/>
      </w:r>
      <w:r w:rsidR="004F22B6">
        <w:rPr>
          <w:lang w:val="en-GB"/>
        </w:rP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002C44B1">
        <w:rPr>
          <w:lang w:val="en-GB"/>
        </w:rPr>
        <w:fldChar w:fldCharType="separate"/>
      </w:r>
      <w:r w:rsidR="002C44B1" w:rsidRPr="002C44B1">
        <w:rPr>
          <w:noProof/>
          <w:lang w:val="en-GB"/>
        </w:rPr>
        <w:t>(Thomson et al., 2009)</w:t>
      </w:r>
      <w:r w:rsidR="002C44B1">
        <w:rPr>
          <w:lang w:val="en-GB"/>
        </w:rPr>
        <w:fldChar w:fldCharType="end"/>
      </w:r>
      <w:r w:rsidR="004F22B6">
        <w:rPr>
          <w:lang w:val="en-GB"/>
        </w:rPr>
        <w:t xml:space="preserve"> and </w:t>
      </w:r>
      <w:r w:rsidR="008E38E2">
        <w:rPr>
          <w:lang w:val="en-GB"/>
        </w:rPr>
        <w:t xml:space="preserve">also </w:t>
      </w:r>
      <w:r w:rsidR="004F22B6">
        <w:rPr>
          <w:lang w:val="en-GB"/>
        </w:rPr>
        <w:t xml:space="preserve">ecosystem services </w:t>
      </w:r>
      <w:r w:rsidR="004F22B6">
        <w:rPr>
          <w:lang w:val="en-US"/>
        </w:rPr>
        <w:fldChar w:fldCharType="begin" w:fldLock="1"/>
      </w:r>
      <w:r w:rsidR="000C4F3B">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3",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asalegno et al., 2014; Nin et al., 2016; Schr\u00f6ter et al., 2014)", "plainTextFormattedCitation" : "(Casalegno et al., 2014; Nin et al., 2016; Schr\u00f6ter et al., 2014)", "previouslyFormattedCitation" : "(Casalegno et al., 2014; Nin et al., 2016)" }, "properties" : { "noteIndex" : 0 }, "schema" : "https://github.com/citation-style-language/schema/raw/master/csl-citation.json" }</w:instrText>
      </w:r>
      <w:r w:rsidR="004F22B6">
        <w:rPr>
          <w:lang w:val="en-US"/>
        </w:rPr>
        <w:fldChar w:fldCharType="separate"/>
      </w:r>
      <w:r w:rsidR="000C4F3B" w:rsidRPr="000C4F3B">
        <w:rPr>
          <w:noProof/>
          <w:lang w:val="en-US"/>
        </w:rPr>
        <w:t>(Casalegno et al., 2014; Nin et al., 2016; Schröter et al., 2014)</w:t>
      </w:r>
      <w:r w:rsidR="004F22B6">
        <w:rPr>
          <w:lang w:val="en-US"/>
        </w:rPr>
        <w:fldChar w:fldCharType="end"/>
      </w:r>
      <w:r w:rsidR="00D231F0">
        <w:rPr>
          <w:lang w:val="en-US"/>
        </w:rPr>
        <w:t>.</w:t>
      </w:r>
      <w:r w:rsidR="001E2F30">
        <w:rPr>
          <w:lang w:val="en-US"/>
        </w:rPr>
        <w:t xml:space="preserve"> </w:t>
      </w:r>
      <w:r w:rsidR="000C4F3B">
        <w:rPr>
          <w:lang w:val="en-US"/>
        </w:rPr>
        <w:t xml:space="preserve">As so long as the underlying assumptions in spatial conservation prioritization methods are met, they are suitable for general spatial prioritization of actions addressing multiple goals other than biodiversity conservation. </w:t>
      </w:r>
    </w:p>
    <w:p w:rsidR="00031F70" w:rsidRDefault="00983444" w:rsidP="005C30AD">
      <w:pPr>
        <w:spacing w:line="360" w:lineRule="auto"/>
        <w:rPr>
          <w:lang w:val="en-US"/>
        </w:rPr>
      </w:pPr>
      <w:r>
        <w:rPr>
          <w:lang w:val="en-US"/>
        </w:rPr>
        <w:t>The extent to which spatial prioritization methods and tools are applicable also to the prioritization of areas important for the supply of ecosystem services de</w:t>
      </w:r>
      <w:r w:rsidR="00DB4C35">
        <w:rPr>
          <w:lang w:val="en-US"/>
        </w:rPr>
        <w:t>pends on multiple factors.</w:t>
      </w:r>
    </w:p>
    <w:p w:rsidR="00B71412" w:rsidRPr="000C4F3B" w:rsidRDefault="00B71412" w:rsidP="005C30AD">
      <w:pPr>
        <w:spacing w:line="360" w:lineRule="auto"/>
        <w:rPr>
          <w:lang w:val="en-US"/>
        </w:rPr>
      </w:pPr>
    </w:p>
    <w:p w:rsidR="00F47056" w:rsidRPr="00FF49F5" w:rsidRDefault="00F47056" w:rsidP="001A7502">
      <w:pPr>
        <w:pStyle w:val="Heading1"/>
      </w:pPr>
      <w:r>
        <w:t>2. Material and methods</w:t>
      </w:r>
    </w:p>
    <w:p w:rsidR="00F47056" w:rsidRDefault="00F47056" w:rsidP="001A7502">
      <w:pPr>
        <w:pStyle w:val="Heading1"/>
      </w:pPr>
      <w:r>
        <w:t>3. Results</w:t>
      </w:r>
    </w:p>
    <w:p w:rsidR="00F47056" w:rsidRDefault="00F47056" w:rsidP="001A7502">
      <w:pPr>
        <w:pStyle w:val="Heading1"/>
      </w:pPr>
      <w:r>
        <w:t>4. Discussion</w:t>
      </w:r>
    </w:p>
    <w:p w:rsidR="00CA3807" w:rsidRDefault="00CA3807" w:rsidP="001A7502">
      <w:pPr>
        <w:pStyle w:val="Heading1"/>
      </w:pPr>
      <w:r>
        <w:t>5. Conclusions</w:t>
      </w:r>
    </w:p>
    <w:p w:rsidR="00CA3807" w:rsidRDefault="00CA3807" w:rsidP="001A7502">
      <w:pPr>
        <w:pStyle w:val="Heading1"/>
      </w:pPr>
      <w:r>
        <w:t>6. Acknowledgements</w:t>
      </w:r>
    </w:p>
    <w:p w:rsidR="00CA3807" w:rsidRDefault="00CA3807" w:rsidP="001A7502">
      <w:pPr>
        <w:pStyle w:val="Heading1"/>
      </w:pPr>
      <w:r>
        <w:t>7. References</w:t>
      </w:r>
    </w:p>
    <w:p w:rsidR="000C4F3B" w:rsidRPr="000C4F3B" w:rsidRDefault="002469BC" w:rsidP="000C4F3B">
      <w:pPr>
        <w:widowControl w:val="0"/>
        <w:autoSpaceDE w:val="0"/>
        <w:adjustRightInd w:val="0"/>
        <w:spacing w:line="240" w:lineRule="auto"/>
        <w:ind w:left="480" w:hanging="48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0C4F3B" w:rsidRPr="000C4F3B">
        <w:rPr>
          <w:noProof/>
          <w:szCs w:val="24"/>
        </w:rPr>
        <w:t>Casalegno, S., Bennie, J.J., Inger, R., Gaston, K.J., 2014. Regional scale prioritisation for key ecosystem services, renewable energy production and urban development. PLoS One 9. doi:10.1371/journal.pone.0107822</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Evans, M.C., Tulloch, A.I.T., Law, E.A., Raiter, K.G., Possingham, H.P., Wilson, K.A., 2015. Clear consideration of costs, condition and conservation benefits yields better planning outcomes. Biol. Conserv. 191, 716–727. doi:10.1016/j.biocon.2015.08.023</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Kareksela, S., Moilanen, A., Tuominen, S., Kotiaho, J.S., 2013. Use of Inverse Spatial Conservation Prioritization to Avoid Biological Diversity Loss Outside Protected Areas. Conserv. Biol. 27, 1294–1303. doi:10.1111/cobi.12146</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Kukkala, A.S., Moilanen, A., 2012. Core concepts of spatial prioritisation in systematic conservation planning. Biol. Rev. 88, 443–464. doi:10.1111/brv.12008</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Mace, G.M., Norris, K., Fitter, A.H., 2012. Biodiversity and ecosystem services: A multilayered relationship. Trends Ecol. Evol. 27, 19–25. doi:10.1016/j.tree.2011.08.006</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Margules, C.R., Pressey, R.L., 2000. Systematic Conservation Planning. Nature 405, 243–253. doi:10.1038/35012251</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Nin, M., Soutullo, A., Rodríguez-Gallego, L., Di Minin, E., 2016. Ecosystem services-based land planning for environmental impact avoidance. Ecosyst. Serv. 17, 172–184. doi:doi:10.1016/j.ecoser.2015.12.009</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Schröter, M., Rusch, G.M., Barton, D.N., Blumentrath, S., Nordén, B., 2014. Ecosystem services and opportunity costs shift spatial priorities for conserving forest biodiversity. PLoS One 9. doi:10.1371/journal.pone.0112557</w:t>
      </w:r>
    </w:p>
    <w:p w:rsidR="000C4F3B" w:rsidRPr="000C4F3B" w:rsidRDefault="000C4F3B" w:rsidP="000C4F3B">
      <w:pPr>
        <w:widowControl w:val="0"/>
        <w:autoSpaceDE w:val="0"/>
        <w:adjustRightInd w:val="0"/>
        <w:spacing w:line="240" w:lineRule="auto"/>
        <w:ind w:left="480" w:hanging="480"/>
        <w:rPr>
          <w:noProof/>
          <w:szCs w:val="24"/>
        </w:rPr>
      </w:pPr>
      <w:r w:rsidRPr="000C4F3B">
        <w:rPr>
          <w:noProof/>
          <w:szCs w:val="24"/>
        </w:rPr>
        <w:t>Thomson, J., Moilanen, A., Vesk, P.A., Bennett, A., Nally, R. Mac, MacNally, R.M., 2009. Where and when to revegetate: a quantitative method for scheduling landscape reconstruction. Ecol. Appl. 19, 817–828. doi:10.1890/08-0915.1</w:t>
      </w:r>
    </w:p>
    <w:p w:rsidR="000C4F3B" w:rsidRPr="000C4F3B" w:rsidRDefault="000C4F3B" w:rsidP="000C4F3B">
      <w:pPr>
        <w:widowControl w:val="0"/>
        <w:autoSpaceDE w:val="0"/>
        <w:adjustRightInd w:val="0"/>
        <w:spacing w:line="240" w:lineRule="auto"/>
        <w:ind w:left="480" w:hanging="480"/>
        <w:rPr>
          <w:noProof/>
        </w:rPr>
      </w:pPr>
      <w:r w:rsidRPr="000C4F3B">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rsidR="002469BC" w:rsidRPr="002469BC" w:rsidRDefault="002469BC" w:rsidP="002469BC">
      <w:pPr>
        <w:rPr>
          <w:lang w:val="en-GB"/>
        </w:rPr>
      </w:pPr>
      <w:r>
        <w:rPr>
          <w:lang w:val="en-GB"/>
        </w:rPr>
        <w:fldChar w:fldCharType="end"/>
      </w:r>
    </w:p>
    <w:p w:rsidR="005E3714" w:rsidRPr="00F47056" w:rsidRDefault="005E3714" w:rsidP="005E3714">
      <w:pPr>
        <w:spacing w:line="360" w:lineRule="auto"/>
        <w:ind w:left="2610" w:hanging="2610"/>
        <w:rPr>
          <w:b/>
          <w:lang w:val="en-GB"/>
        </w:rPr>
      </w:pPr>
      <w:r w:rsidRPr="00F47056">
        <w:rPr>
          <w:b/>
          <w:lang w:val="en-GB"/>
        </w:rPr>
        <w:tab/>
      </w:r>
      <w:r w:rsidRPr="00F47056">
        <w:rPr>
          <w:b/>
          <w:lang w:val="en-GB"/>
        </w:rPr>
        <w:tab/>
      </w:r>
    </w:p>
    <w:p w:rsidR="00AD5D42" w:rsidRPr="00677244" w:rsidRDefault="00AD5D42" w:rsidP="00187A01">
      <w:pPr>
        <w:spacing w:line="360" w:lineRule="auto"/>
        <w:rPr>
          <w:lang w:val="en-GB"/>
        </w:rPr>
      </w:pPr>
    </w:p>
    <w:p w:rsidR="004E4F8C" w:rsidRPr="00187A01" w:rsidRDefault="004E4F8C" w:rsidP="00187A01">
      <w:pPr>
        <w:spacing w:line="360" w:lineRule="auto"/>
        <w:rPr>
          <w:lang w:val="en-GB"/>
        </w:rPr>
      </w:pPr>
    </w:p>
    <w:sectPr w:rsidR="004E4F8C" w:rsidRPr="00187A01">
      <w:footerReference w:type="default" r:id="rId7"/>
      <w:pgSz w:w="11906" w:h="16838"/>
      <w:pgMar w:top="1417" w:right="1134" w:bottom="1417" w:left="1134"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27D" w:rsidRDefault="0066227D">
      <w:pPr>
        <w:spacing w:after="0" w:line="240" w:lineRule="auto"/>
      </w:pPr>
      <w:r>
        <w:separator/>
      </w:r>
    </w:p>
  </w:endnote>
  <w:endnote w:type="continuationSeparator" w:id="0">
    <w:p w:rsidR="0066227D" w:rsidRDefault="00662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Droid Sans Fallback">
    <w:altName w:val="MS Mincho"/>
    <w:charset w:val="80"/>
    <w:family w:val="swiss"/>
    <w:pitch w:val="variable"/>
    <w:sig w:usb0="00000000" w:usb1="2BDFFCFB" w:usb2="00000036" w:usb3="00000000" w:csb0="003F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rsidR="002C39B4" w:rsidRDefault="002C39B4">
        <w:pPr>
          <w:pStyle w:val="Footer"/>
          <w:jc w:val="center"/>
        </w:pPr>
        <w:r>
          <w:fldChar w:fldCharType="begin"/>
        </w:r>
        <w:r w:rsidRPr="002C39B4">
          <w:instrText xml:space="preserve"> PAGE   \* MERGEFORMAT </w:instrText>
        </w:r>
        <w:r>
          <w:fldChar w:fldCharType="separate"/>
        </w:r>
        <w:r w:rsidR="00B2536E">
          <w:rPr>
            <w:noProof/>
          </w:rPr>
          <w:t>4</w:t>
        </w:r>
        <w:r>
          <w:rPr>
            <w:noProof/>
          </w:rPr>
          <w:fldChar w:fldCharType="end"/>
        </w:r>
      </w:p>
    </w:sdtContent>
  </w:sdt>
  <w:p w:rsidR="002C39B4" w:rsidRDefault="002C39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27D" w:rsidRDefault="0066227D">
      <w:pPr>
        <w:spacing w:after="0" w:line="240" w:lineRule="auto"/>
      </w:pPr>
      <w:r>
        <w:rPr>
          <w:color w:val="000000"/>
        </w:rPr>
        <w:separator/>
      </w:r>
    </w:p>
  </w:footnote>
  <w:footnote w:type="continuationSeparator" w:id="0">
    <w:p w:rsidR="0066227D" w:rsidRDefault="0066227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1304"/>
  <w:autoHyphenation/>
  <w:hyphenationZone w:val="425"/>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2380F"/>
    <w:rsid w:val="00031F70"/>
    <w:rsid w:val="000329DC"/>
    <w:rsid w:val="0004645F"/>
    <w:rsid w:val="000466FF"/>
    <w:rsid w:val="000667CD"/>
    <w:rsid w:val="00095B06"/>
    <w:rsid w:val="000C4F3B"/>
    <w:rsid w:val="000D4604"/>
    <w:rsid w:val="0015204A"/>
    <w:rsid w:val="00162393"/>
    <w:rsid w:val="00187A01"/>
    <w:rsid w:val="00187EB0"/>
    <w:rsid w:val="001A7502"/>
    <w:rsid w:val="001C58F6"/>
    <w:rsid w:val="001D5DE4"/>
    <w:rsid w:val="001E2F30"/>
    <w:rsid w:val="002013E0"/>
    <w:rsid w:val="00217C28"/>
    <w:rsid w:val="00230349"/>
    <w:rsid w:val="00232174"/>
    <w:rsid w:val="002469BC"/>
    <w:rsid w:val="00250E91"/>
    <w:rsid w:val="00261020"/>
    <w:rsid w:val="002B24D1"/>
    <w:rsid w:val="002C39B4"/>
    <w:rsid w:val="002C44B1"/>
    <w:rsid w:val="002F4879"/>
    <w:rsid w:val="0030165F"/>
    <w:rsid w:val="0030331C"/>
    <w:rsid w:val="00334058"/>
    <w:rsid w:val="003658D2"/>
    <w:rsid w:val="003A08D1"/>
    <w:rsid w:val="003D3E6E"/>
    <w:rsid w:val="003E7E6E"/>
    <w:rsid w:val="004076B9"/>
    <w:rsid w:val="00413871"/>
    <w:rsid w:val="004375F9"/>
    <w:rsid w:val="004510FB"/>
    <w:rsid w:val="004A3379"/>
    <w:rsid w:val="004B1547"/>
    <w:rsid w:val="004C4CFE"/>
    <w:rsid w:val="004D64E2"/>
    <w:rsid w:val="004E19C6"/>
    <w:rsid w:val="004E4F8C"/>
    <w:rsid w:val="004F22B6"/>
    <w:rsid w:val="005312DE"/>
    <w:rsid w:val="005C004D"/>
    <w:rsid w:val="005C30AD"/>
    <w:rsid w:val="005C43D3"/>
    <w:rsid w:val="005C5C0F"/>
    <w:rsid w:val="005D0780"/>
    <w:rsid w:val="005E3714"/>
    <w:rsid w:val="00613EDF"/>
    <w:rsid w:val="00617662"/>
    <w:rsid w:val="00636819"/>
    <w:rsid w:val="00652E65"/>
    <w:rsid w:val="0066227D"/>
    <w:rsid w:val="006C67BF"/>
    <w:rsid w:val="0077615E"/>
    <w:rsid w:val="007C6D19"/>
    <w:rsid w:val="007D5858"/>
    <w:rsid w:val="007D7C51"/>
    <w:rsid w:val="007E2C45"/>
    <w:rsid w:val="007E4898"/>
    <w:rsid w:val="0082161B"/>
    <w:rsid w:val="00822176"/>
    <w:rsid w:val="008E38E2"/>
    <w:rsid w:val="008E76E7"/>
    <w:rsid w:val="008F4976"/>
    <w:rsid w:val="0090702B"/>
    <w:rsid w:val="00916E09"/>
    <w:rsid w:val="009269DB"/>
    <w:rsid w:val="00983444"/>
    <w:rsid w:val="009E5359"/>
    <w:rsid w:val="00A25133"/>
    <w:rsid w:val="00A53B04"/>
    <w:rsid w:val="00A8573D"/>
    <w:rsid w:val="00AB0299"/>
    <w:rsid w:val="00AC47E0"/>
    <w:rsid w:val="00AD47F3"/>
    <w:rsid w:val="00AD5D42"/>
    <w:rsid w:val="00B211F7"/>
    <w:rsid w:val="00B2536E"/>
    <w:rsid w:val="00B45596"/>
    <w:rsid w:val="00B71412"/>
    <w:rsid w:val="00BB3C85"/>
    <w:rsid w:val="00BB5292"/>
    <w:rsid w:val="00BE1246"/>
    <w:rsid w:val="00BE43B1"/>
    <w:rsid w:val="00C25C04"/>
    <w:rsid w:val="00C35482"/>
    <w:rsid w:val="00C52EF9"/>
    <w:rsid w:val="00C86CA9"/>
    <w:rsid w:val="00CA3807"/>
    <w:rsid w:val="00CB5A01"/>
    <w:rsid w:val="00CB64BD"/>
    <w:rsid w:val="00CC4321"/>
    <w:rsid w:val="00D03464"/>
    <w:rsid w:val="00D231F0"/>
    <w:rsid w:val="00D265C1"/>
    <w:rsid w:val="00D3474A"/>
    <w:rsid w:val="00D347D2"/>
    <w:rsid w:val="00D41C96"/>
    <w:rsid w:val="00DB4C35"/>
    <w:rsid w:val="00DF5D95"/>
    <w:rsid w:val="00E13FB4"/>
    <w:rsid w:val="00E15422"/>
    <w:rsid w:val="00E75689"/>
    <w:rsid w:val="00E85602"/>
    <w:rsid w:val="00EC3A20"/>
    <w:rsid w:val="00F47056"/>
    <w:rsid w:val="00F5216F"/>
    <w:rsid w:val="00F764C7"/>
    <w:rsid w:val="00FF49F5"/>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1A7502"/>
    <w:pPr>
      <w:spacing w:line="360" w:lineRule="auto"/>
      <w:ind w:left="2610" w:hanging="2610"/>
      <w:outlineLvl w:val="0"/>
    </w:pPr>
    <w:rPr>
      <w:b/>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89188-B8C7-41C2-9EB2-3C69D1133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5</Pages>
  <Words>4093</Words>
  <Characters>33157</Characters>
  <Application>Microsoft Office Word</Application>
  <DocSecurity>0</DocSecurity>
  <Lines>27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1</cp:revision>
  <dcterms:created xsi:type="dcterms:W3CDTF">2016-07-28T09:39:00Z</dcterms:created>
  <dcterms:modified xsi:type="dcterms:W3CDTF">2016-07-28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